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27221A">
        <w:rPr>
          <w:highlight w:val="green"/>
        </w:rPr>
        <w:t>Ackerly,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12A38C1D"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7A7C1E" w:rsidRPr="00DD5CB7">
        <w:rPr>
          <w:highlight w:val="green"/>
        </w:rPr>
        <w:t>Allouche et al.</w:t>
      </w:r>
      <w:r w:rsidR="00DD5CB7">
        <w:rPr>
          <w:highlight w:val="green"/>
        </w:rPr>
        <w:t>,</w:t>
      </w:r>
      <w:r w:rsidR="007A7C1E" w:rsidRPr="00DD5CB7">
        <w:rPr>
          <w:highlight w:val="green"/>
        </w:rPr>
        <w:t xml:space="preserve"> 2012</w:t>
      </w:r>
      <w:r w:rsidR="007A7C1E">
        <w:t xml:space="preserve">; </w:t>
      </w:r>
      <w:r w:rsidR="007A7C1E" w:rsidRPr="00DD5CB7">
        <w:rPr>
          <w:highlight w:val="green"/>
        </w:rPr>
        <w:t>Carnicer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Sugden</w:t>
      </w:r>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r w:rsidR="006A1997" w:rsidRPr="00EB0CE5">
        <w:rPr>
          <w:highlight w:val="green"/>
        </w:rPr>
        <w:t>Verboom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r w:rsidR="00D51B17" w:rsidRPr="009501F7">
        <w:rPr>
          <w:highlight w:val="green"/>
        </w:rPr>
        <w:t xml:space="preserve">Froend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7"/>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8"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5C12F6FA"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e,f) PC1 (</w:t>
      </w:r>
      <w:r w:rsidR="00B02E73">
        <w:t xml:space="preserve">Figure </w:t>
      </w:r>
      <w:r w:rsidR="00FF0F3A">
        <w:t>4</w:t>
      </w:r>
      <w:r w:rsidR="00C9106C">
        <w:t>b) and (g,h) the multivariate (MV) model (</w:t>
      </w:r>
      <w:r w:rsidR="008538A7">
        <w:t xml:space="preserve">Figure </w:t>
      </w:r>
      <w:r w:rsidR="00977291">
        <w:t>5</w:t>
      </w:r>
      <w:r w:rsidR="00C9106C">
        <w:t xml:space="preserve">b). Map projection used: WGS84. </w:t>
      </w:r>
      <w:r w:rsidR="008C1315">
        <w:t xml:space="preserve">Colour versions of these maps, and the </w:t>
      </w:r>
      <w:r w:rsidR="00C9106C">
        <w:t xml:space="preserve">QDS- and DS-scale equivalents </w:t>
      </w:r>
      <w:r w:rsidR="008C1315">
        <w:t xml:space="preserve">(Figure </w:t>
      </w:r>
      <w:r w:rsidR="00C00919">
        <w:t>S9</w:t>
      </w:r>
      <w:r w:rsidR="008C1315">
        <w:t>,</w:t>
      </w:r>
      <w:r w:rsidR="003055F8">
        <w:t xml:space="preserve"> </w:t>
      </w:r>
      <w:bookmarkStart w:id="9" w:name="_GoBack"/>
      <w:r w:rsidR="00C00919">
        <w:t>S10</w:t>
      </w:r>
      <w:bookmarkEnd w:id="9"/>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8"/>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17A1DB" w14:textId="77777777" w:rsidR="00B33915" w:rsidRDefault="00B33915">
      <w:pPr>
        <w:spacing w:after="0"/>
      </w:pPr>
      <w:r>
        <w:separator/>
      </w:r>
    </w:p>
  </w:endnote>
  <w:endnote w:type="continuationSeparator" w:id="0">
    <w:p w14:paraId="359F6CD1" w14:textId="77777777" w:rsidR="00B33915" w:rsidRDefault="00B33915">
      <w:pPr>
        <w:spacing w:after="0"/>
      </w:pPr>
      <w:r>
        <w:continuationSeparator/>
      </w:r>
    </w:p>
  </w:endnote>
  <w:endnote w:type="continuationNotice" w:id="1">
    <w:p w14:paraId="65DC45C6" w14:textId="77777777" w:rsidR="00B33915" w:rsidRDefault="00B3391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600A12" w14:textId="77777777" w:rsidR="00B33915" w:rsidRDefault="00B33915">
      <w:r>
        <w:separator/>
      </w:r>
    </w:p>
  </w:footnote>
  <w:footnote w:type="continuationSeparator" w:id="0">
    <w:p w14:paraId="15E0C420" w14:textId="77777777" w:rsidR="00B33915" w:rsidRDefault="00B33915">
      <w:r>
        <w:continuationSeparator/>
      </w:r>
    </w:p>
  </w:footnote>
  <w:footnote w:type="continuationNotice" w:id="1">
    <w:p w14:paraId="667BDB32" w14:textId="77777777" w:rsidR="00B33915" w:rsidRDefault="00B3391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6DCB"/>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915"/>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5C5D7-2ABE-9C48-8862-34AD31D0B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1</TotalTime>
  <Pages>22</Pages>
  <Words>25915</Words>
  <Characters>147720</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8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30</cp:revision>
  <cp:lastPrinted>2020-01-06T10:27:00Z</cp:lastPrinted>
  <dcterms:created xsi:type="dcterms:W3CDTF">2019-12-03T09:32:00Z</dcterms:created>
  <dcterms:modified xsi:type="dcterms:W3CDTF">2020-01-1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